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67B24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PROPOSAL SKRIPSI</w:t>
      </w:r>
    </w:p>
    <w:p w:rsidR="00267B24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</w:p>
    <w:p w:rsidR="00267B24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</w:p>
    <w:p w:rsidR="00267B24" w:rsidRPr="00AC1E42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AC1E42">
        <w:rPr>
          <w:rFonts w:ascii="Times New Roman" w:hAnsi="Times New Roman" w:cs="Times New Roman"/>
          <w:b/>
          <w:sz w:val="28"/>
        </w:rPr>
        <w:t xml:space="preserve">HUBUNGAN PERILAKU HIDUP SEHAT TERHADAP KESEHATAN JASMANI USIA DEWASA DI FASILITAS KESEHATAN </w:t>
      </w:r>
      <w:r w:rsidRPr="00AC1E42">
        <w:rPr>
          <w:rFonts w:ascii="Times New Roman" w:hAnsi="Times New Roman" w:cs="Times New Roman"/>
          <w:b/>
          <w:i/>
          <w:sz w:val="28"/>
        </w:rPr>
        <w:t>SUMMIT GYM</w:t>
      </w:r>
      <w:r w:rsidRPr="00AC1E42">
        <w:rPr>
          <w:rFonts w:ascii="Times New Roman" w:hAnsi="Times New Roman" w:cs="Times New Roman"/>
          <w:b/>
          <w:sz w:val="28"/>
        </w:rPr>
        <w:t xml:space="preserve"> KOTA SEMARANG</w:t>
      </w:r>
    </w:p>
    <w:p w:rsidR="00267B24" w:rsidRDefault="00267B24" w:rsidP="00267B24">
      <w:pPr>
        <w:spacing w:line="240" w:lineRule="auto"/>
        <w:ind w:firstLine="72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72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720"/>
        <w:jc w:val="center"/>
        <w:rPr>
          <w:b/>
        </w:rPr>
      </w:pPr>
    </w:p>
    <w:p w:rsidR="00267B24" w:rsidRDefault="00267B24" w:rsidP="00267B24">
      <w:pPr>
        <w:spacing w:line="240" w:lineRule="auto"/>
        <w:rPr>
          <w:b/>
        </w:rPr>
      </w:pPr>
    </w:p>
    <w:p w:rsidR="00267B24" w:rsidRDefault="00267B24" w:rsidP="00267B24">
      <w:pPr>
        <w:spacing w:line="240" w:lineRule="auto"/>
        <w:jc w:val="center"/>
        <w:rPr>
          <w:b/>
        </w:rPr>
      </w:pPr>
      <w:r w:rsidRPr="0006109F">
        <w:rPr>
          <w:b/>
          <w:noProof/>
        </w:rPr>
        <w:drawing>
          <wp:inline distT="0" distB="0" distL="0" distR="0" wp14:anchorId="18726C1F" wp14:editId="78AAA78B">
            <wp:extent cx="1262743" cy="1286319"/>
            <wp:effectExtent l="0" t="0" r="0" b="9525"/>
            <wp:docPr id="1" name="Picture 1" descr="Home - Pemilihan Raya Keluarga Besar Mahasiswa Poltekk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ome - Pemilihan Raya Keluarga Besar Mahasiswa Poltekkes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5566" cy="1380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7B24" w:rsidRDefault="00267B24" w:rsidP="00267B24">
      <w:pPr>
        <w:spacing w:line="240" w:lineRule="auto"/>
        <w:jc w:val="center"/>
        <w:rPr>
          <w:b/>
        </w:rPr>
      </w:pPr>
    </w:p>
    <w:p w:rsidR="00267B24" w:rsidRDefault="00267B24" w:rsidP="00267B24">
      <w:pPr>
        <w:spacing w:line="240" w:lineRule="auto"/>
        <w:jc w:val="center"/>
        <w:rPr>
          <w:b/>
        </w:rPr>
      </w:pPr>
    </w:p>
    <w:p w:rsidR="00267B24" w:rsidRDefault="00267B24" w:rsidP="00267B24">
      <w:pPr>
        <w:spacing w:line="240" w:lineRule="auto"/>
        <w:jc w:val="center"/>
        <w:rPr>
          <w:b/>
        </w:rPr>
      </w:pPr>
    </w:p>
    <w:p w:rsidR="00267B24" w:rsidRDefault="00267B24" w:rsidP="00267B24">
      <w:pPr>
        <w:spacing w:line="240" w:lineRule="auto"/>
        <w:jc w:val="center"/>
        <w:rPr>
          <w:b/>
        </w:rPr>
      </w:pPr>
    </w:p>
    <w:p w:rsidR="00267B24" w:rsidRDefault="00267B24" w:rsidP="00267B24">
      <w:pPr>
        <w:spacing w:line="240" w:lineRule="auto"/>
        <w:jc w:val="center"/>
        <w:rPr>
          <w:b/>
        </w:rPr>
      </w:pPr>
    </w:p>
    <w:p w:rsidR="00267B24" w:rsidRPr="00FF6FE3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FF6FE3">
        <w:rPr>
          <w:rFonts w:ascii="Times New Roman" w:hAnsi="Times New Roman" w:cs="Times New Roman"/>
          <w:b/>
          <w:sz w:val="28"/>
        </w:rPr>
        <w:t>MAHENDRA AJI MONZERA</w:t>
      </w:r>
    </w:p>
    <w:p w:rsidR="00267B24" w:rsidRPr="00FF6FE3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FF6FE3">
        <w:rPr>
          <w:rFonts w:ascii="Times New Roman" w:hAnsi="Times New Roman" w:cs="Times New Roman"/>
          <w:b/>
          <w:sz w:val="28"/>
        </w:rPr>
        <w:t>NIM. P1337420618067</w:t>
      </w: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Default="00267B24" w:rsidP="00267B24">
      <w:pPr>
        <w:spacing w:line="240" w:lineRule="auto"/>
        <w:ind w:firstLine="90"/>
        <w:jc w:val="center"/>
        <w:rPr>
          <w:b/>
        </w:rPr>
      </w:pPr>
    </w:p>
    <w:p w:rsidR="00267B24" w:rsidRPr="00FF6FE3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FF6FE3">
        <w:rPr>
          <w:rFonts w:ascii="Times New Roman" w:hAnsi="Times New Roman" w:cs="Times New Roman"/>
          <w:b/>
          <w:sz w:val="28"/>
        </w:rPr>
        <w:t>PROGRAM STUDI SARJANA TERAPAN KEPERAWATAN</w:t>
      </w:r>
    </w:p>
    <w:p w:rsidR="00267B24" w:rsidRPr="00FF6FE3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FF6FE3">
        <w:rPr>
          <w:rFonts w:ascii="Times New Roman" w:hAnsi="Times New Roman" w:cs="Times New Roman"/>
          <w:b/>
          <w:sz w:val="28"/>
        </w:rPr>
        <w:t>JURUSAN KEPERAWATAN</w:t>
      </w:r>
    </w:p>
    <w:p w:rsidR="00267B24" w:rsidRPr="00FF6FE3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FF6FE3">
        <w:rPr>
          <w:rFonts w:ascii="Times New Roman" w:hAnsi="Times New Roman" w:cs="Times New Roman"/>
          <w:b/>
          <w:sz w:val="28"/>
        </w:rPr>
        <w:t>POLTEKKES KEMENKES SEMARANG</w:t>
      </w:r>
    </w:p>
    <w:p w:rsidR="00267B24" w:rsidRPr="00FF6FE3" w:rsidRDefault="00267B24" w:rsidP="00267B24">
      <w:pPr>
        <w:pStyle w:val="NoSpacing"/>
        <w:jc w:val="center"/>
        <w:rPr>
          <w:rFonts w:ascii="Times New Roman" w:hAnsi="Times New Roman" w:cs="Times New Roman"/>
          <w:b/>
          <w:sz w:val="28"/>
        </w:rPr>
      </w:pPr>
      <w:r w:rsidRPr="00FF6FE3">
        <w:rPr>
          <w:rFonts w:ascii="Times New Roman" w:hAnsi="Times New Roman" w:cs="Times New Roman"/>
          <w:b/>
          <w:sz w:val="28"/>
        </w:rPr>
        <w:t>SEMARANG</w:t>
      </w:r>
    </w:p>
    <w:p w:rsidR="00267B24" w:rsidRDefault="00267B24" w:rsidP="00267B24">
      <w:pPr>
        <w:spacing w:line="360" w:lineRule="auto"/>
        <w:jc w:val="center"/>
        <w:rPr>
          <w:b/>
          <w:lang w:val="en-US"/>
        </w:rPr>
      </w:pPr>
      <w:r w:rsidRPr="00FF6FE3">
        <w:rPr>
          <w:b/>
          <w:sz w:val="28"/>
        </w:rPr>
        <w:t>2021</w:t>
      </w:r>
    </w:p>
    <w:p w:rsidR="00267B24" w:rsidRDefault="00267B24" w:rsidP="00FF6AFA">
      <w:pPr>
        <w:spacing w:line="360" w:lineRule="auto"/>
        <w:jc w:val="center"/>
        <w:rPr>
          <w:b/>
          <w:lang w:val="en-US"/>
        </w:rPr>
      </w:pPr>
    </w:p>
    <w:p w:rsidR="00267B24" w:rsidRDefault="00267B24" w:rsidP="00FF6AFA">
      <w:pPr>
        <w:spacing w:line="360" w:lineRule="auto"/>
        <w:jc w:val="center"/>
        <w:rPr>
          <w:b/>
          <w:lang w:val="en-US"/>
        </w:rPr>
      </w:pPr>
    </w:p>
    <w:p w:rsidR="00267B24" w:rsidRDefault="00267B24" w:rsidP="00FF6AFA">
      <w:pPr>
        <w:spacing w:line="360" w:lineRule="auto"/>
        <w:jc w:val="center"/>
        <w:rPr>
          <w:b/>
          <w:lang w:val="en-US"/>
        </w:rPr>
      </w:pPr>
    </w:p>
    <w:p w:rsidR="00267B24" w:rsidRDefault="00267B24" w:rsidP="00FF6AFA">
      <w:pPr>
        <w:spacing w:line="360" w:lineRule="auto"/>
        <w:jc w:val="center"/>
        <w:rPr>
          <w:b/>
          <w:lang w:val="en-US"/>
        </w:rPr>
      </w:pPr>
    </w:p>
    <w:p w:rsidR="00267B24" w:rsidRDefault="00267B24" w:rsidP="00FF6AFA">
      <w:pPr>
        <w:spacing w:line="360" w:lineRule="auto"/>
        <w:jc w:val="center"/>
        <w:rPr>
          <w:b/>
          <w:lang w:val="en-US"/>
        </w:rPr>
      </w:pPr>
      <w:bookmarkStart w:id="0" w:name="_GoBack"/>
      <w:bookmarkEnd w:id="0"/>
    </w:p>
    <w:p w:rsidR="00E60C1D" w:rsidRPr="00FF6AFA" w:rsidRDefault="00E60C1D" w:rsidP="00FF6AFA">
      <w:pPr>
        <w:spacing w:line="360" w:lineRule="auto"/>
        <w:jc w:val="center"/>
        <w:rPr>
          <w:b/>
          <w:lang w:val="en-US"/>
        </w:rPr>
      </w:pPr>
      <w:r w:rsidRPr="00FF6AFA">
        <w:rPr>
          <w:b/>
          <w:lang w:val="en-US"/>
        </w:rPr>
        <w:lastRenderedPageBreak/>
        <w:t xml:space="preserve">KUESIONER </w:t>
      </w:r>
      <w:r w:rsidRPr="00FF6AFA">
        <w:rPr>
          <w:b/>
          <w:lang w:val="en-US"/>
        </w:rPr>
        <w:t>HPLP – II</w:t>
      </w:r>
    </w:p>
    <w:p w:rsidR="00E60C1D" w:rsidRPr="00FF6AFA" w:rsidRDefault="00E60C1D" w:rsidP="00FF6AFA">
      <w:pPr>
        <w:spacing w:line="360" w:lineRule="auto"/>
        <w:jc w:val="center"/>
        <w:rPr>
          <w:b/>
          <w:lang w:val="en-US"/>
        </w:rPr>
      </w:pPr>
      <w:r w:rsidRPr="00FF6AFA">
        <w:rPr>
          <w:b/>
          <w:lang w:val="en-US"/>
        </w:rPr>
        <w:t>PERILAKU GAYA HIDUP SEHAT</w:t>
      </w:r>
    </w:p>
    <w:p w:rsidR="00E60C1D" w:rsidRPr="00FF6AFA" w:rsidRDefault="00E60C1D" w:rsidP="00FF6AFA">
      <w:pPr>
        <w:spacing w:line="360" w:lineRule="auto"/>
      </w:pPr>
    </w:p>
    <w:p w:rsidR="00E60C1D" w:rsidRPr="00FF6AFA" w:rsidRDefault="00E60C1D" w:rsidP="00FF6AFA">
      <w:pPr>
        <w:spacing w:line="360" w:lineRule="auto"/>
      </w:pPr>
      <w:r w:rsidRPr="00FF6AFA">
        <w:t xml:space="preserve">Nomer Responden </w:t>
      </w:r>
      <w:r w:rsidRPr="00FF6AFA">
        <w:tab/>
        <w:t xml:space="preserve">: </w:t>
      </w:r>
      <w:r w:rsidRPr="00FF6AFA">
        <w:tab/>
      </w:r>
    </w:p>
    <w:p w:rsidR="00E60C1D" w:rsidRPr="00FF6AFA" w:rsidRDefault="00E60C1D" w:rsidP="00FF6AFA">
      <w:pPr>
        <w:spacing w:line="360" w:lineRule="auto"/>
      </w:pPr>
      <w:r w:rsidRPr="00FF6AFA">
        <w:rPr>
          <w:lang w:val="en-US"/>
        </w:rPr>
        <w:t>Jenis Kelamin</w:t>
      </w:r>
      <w:r w:rsidRPr="00FF6AFA">
        <w:rPr>
          <w:lang w:val="en-US"/>
        </w:rPr>
        <w:tab/>
      </w:r>
      <w:r w:rsidRPr="00FF6AFA">
        <w:rPr>
          <w:lang w:val="en-US"/>
        </w:rPr>
        <w:tab/>
        <w:t>:</w:t>
      </w:r>
      <w:r w:rsidRPr="00FF6AFA">
        <w:t xml:space="preserve"> </w:t>
      </w:r>
    </w:p>
    <w:p w:rsidR="00E60C1D" w:rsidRPr="00FF6AFA" w:rsidRDefault="00E60C1D" w:rsidP="00FF6AFA">
      <w:pPr>
        <w:spacing w:line="360" w:lineRule="auto"/>
        <w:rPr>
          <w:lang w:val="en-US"/>
        </w:rPr>
      </w:pPr>
      <w:r w:rsidRPr="00FF6AFA">
        <w:rPr>
          <w:lang w:val="en-US"/>
        </w:rPr>
        <w:t>Usia</w:t>
      </w:r>
      <w:r w:rsidRPr="00FF6AFA">
        <w:rPr>
          <w:lang w:val="en-US"/>
        </w:rPr>
        <w:tab/>
      </w:r>
      <w:r w:rsidRPr="00FF6AFA">
        <w:rPr>
          <w:lang w:val="en-US"/>
        </w:rPr>
        <w:tab/>
      </w:r>
      <w:r w:rsidRPr="00FF6AFA">
        <w:rPr>
          <w:lang w:val="en-US"/>
        </w:rPr>
        <w:tab/>
        <w:t>:</w:t>
      </w:r>
    </w:p>
    <w:p w:rsidR="00E60C1D" w:rsidRPr="00FF6AFA" w:rsidRDefault="00E60C1D" w:rsidP="00FF6AFA">
      <w:pPr>
        <w:spacing w:line="360" w:lineRule="auto"/>
        <w:rPr>
          <w:lang w:val="en-US"/>
        </w:rPr>
      </w:pPr>
      <w:r w:rsidRPr="00FF6AFA">
        <w:rPr>
          <w:lang w:val="en-US"/>
        </w:rPr>
        <w:t>Pekerjaan</w:t>
      </w:r>
      <w:r w:rsidRPr="00FF6AFA">
        <w:rPr>
          <w:lang w:val="en-US"/>
        </w:rPr>
        <w:tab/>
      </w:r>
      <w:r w:rsidRPr="00FF6AFA">
        <w:rPr>
          <w:lang w:val="en-US"/>
        </w:rPr>
        <w:tab/>
        <w:t>:</w:t>
      </w:r>
    </w:p>
    <w:p w:rsidR="00E60C1D" w:rsidRPr="00FF6AFA" w:rsidRDefault="00E60C1D" w:rsidP="00FF6AFA">
      <w:pPr>
        <w:spacing w:line="360" w:lineRule="auto"/>
        <w:rPr>
          <w:lang w:val="en-US"/>
        </w:rPr>
      </w:pPr>
      <w:r w:rsidRPr="00FF6AFA">
        <w:rPr>
          <w:lang w:val="en-US"/>
        </w:rPr>
        <w:t>Riwayat Penyakit</w:t>
      </w:r>
      <w:r w:rsidRPr="00FF6AFA">
        <w:rPr>
          <w:lang w:val="en-US"/>
        </w:rPr>
        <w:tab/>
        <w:t>:</w:t>
      </w:r>
    </w:p>
    <w:p w:rsidR="00E60C1D" w:rsidRPr="00FF6AFA" w:rsidRDefault="00E60C1D" w:rsidP="00FF6AFA">
      <w:pPr>
        <w:spacing w:line="360" w:lineRule="auto"/>
        <w:rPr>
          <w:lang w:val="en-US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2"/>
        <w:gridCol w:w="3764"/>
        <w:gridCol w:w="934"/>
        <w:gridCol w:w="1043"/>
        <w:gridCol w:w="846"/>
        <w:gridCol w:w="808"/>
      </w:tblGrid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  <w:jc w:val="center"/>
            </w:pPr>
            <w:r w:rsidRPr="00FF6AFA">
              <w:t>No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  <w:jc w:val="center"/>
            </w:pPr>
            <w:r w:rsidRPr="00FF6AFA">
              <w:t>Pernyata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  <w:jc w:val="center"/>
            </w:pPr>
            <w:r w:rsidRPr="00FF6AFA">
              <w:t>Tidak pernah</w:t>
            </w: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  <w:jc w:val="center"/>
            </w:pPr>
            <w:r w:rsidRPr="00FF6AFA">
              <w:t>Kadang-kadang</w:t>
            </w: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  <w:jc w:val="center"/>
            </w:pPr>
            <w:r w:rsidRPr="00FF6AFA">
              <w:t>sering</w:t>
            </w: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  <w:jc w:val="center"/>
            </w:pPr>
            <w:r w:rsidRPr="00FF6AFA">
              <w:t>Rutin</w:t>
            </w: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F6AFA">
              <w:rPr>
                <w:rFonts w:ascii="Times New Roman" w:hAnsi="Times New Roman"/>
                <w:sz w:val="24"/>
                <w:szCs w:val="24"/>
              </w:rPr>
              <w:t xml:space="preserve">Mendiskusikan masalah saya dan </w:t>
            </w:r>
            <w:r w:rsidRPr="00FF6AFA">
              <w:rPr>
                <w:rFonts w:ascii="Times New Roman" w:hAnsi="Times New Roman"/>
                <w:sz w:val="24"/>
                <w:szCs w:val="24"/>
                <w:lang w:val="id-ID"/>
              </w:rPr>
              <w:t>kekhawatiran saya</w:t>
            </w:r>
            <w:r w:rsidRPr="00FF6AFA">
              <w:rPr>
                <w:rFonts w:ascii="Times New Roman" w:hAnsi="Times New Roman"/>
                <w:sz w:val="24"/>
                <w:szCs w:val="24"/>
              </w:rPr>
              <w:t xml:space="preserve"> dengan orang terdekat say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F6AFA">
              <w:rPr>
                <w:rFonts w:ascii="Times New Roman" w:hAnsi="Times New Roman"/>
                <w:sz w:val="24"/>
                <w:szCs w:val="24"/>
              </w:rPr>
              <w:t>Memilih diet atau makanan yang rendah lemak, rendah lemak jenuh, dan rendah kolesterol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F6AFA">
              <w:rPr>
                <w:rFonts w:ascii="Times New Roman" w:hAnsi="Times New Roman"/>
                <w:sz w:val="24"/>
                <w:szCs w:val="24"/>
              </w:rPr>
              <w:t xml:space="preserve">Melaporkan tanda atau gejala yang tidak biasa kepada dokter atau tenaga kesehatan 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gikuti latihan yang direncanak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5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Tidur yang cukup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6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Saya merasa tumbuh dan berubah kearah yang positif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7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udah memberi pujian ke orang lain atas prestasi merek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8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mbatasi penggunaan gula dan makanan yang mengandung gul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lastRenderedPageBreak/>
              <w:t>9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mbaca atau menonton program TV tentang peningkatan kesehat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0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olahraga dengan penuh semangat selama 20 menit atau lebih setidaknya tiga kali seminggu (seperti jalan cepat, bersepedaan, aerobic, dan naik turun tangga)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1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luangkan waktu untuk relaksasi setiap ha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2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Percaya bahwa hidup saya memiliki tuju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3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jaga hubungan yang bermakna dan mengeratkan hubungan dengan orang lai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4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akan 6-11 porsi roti, reseal, nasi dan pasta setiap ha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5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tanya kepada petugas kesehatan untuk memehami instruksi merek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6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lakukan aktivitas fisik ringan hingga sedang (seperti berjalan cepat selama 30-40 menit atau 5 kali atau lebih dalam seminggu)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7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erima hal-hal dalam hidup yang tidak bisa saya rubah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8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Optimis dengan masa dep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19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ghabiskan waktu dengan teman dekat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0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akan 2-4 porsi buah setiap ha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lastRenderedPageBreak/>
              <w:t>21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cari pendapat dari dokter lain jika saya ragu atas saran dari tenaga kesehat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2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Ikut serta dalam kegiatan fisik di waktu senggang (rekreasi) (seperti berenang, menari, bersepedaan)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3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kosentrasi pada pikiran-pikiran yang menyenangkan pada waktu akan tidur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4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rasa puas dan damai dengan diri saya sendi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5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udah untuk menunjukkan kepedulian, cinta, dan kehangatan kepada orang lai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6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akan 3-5 porsi sayur setiap ha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7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diskusikan masalah kesehatan saya dengan tenaga kesehatan profesional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8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lakukan latihan peregangan setidaknya 3 kali per minggu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29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ggunakan metode khusus untuk mengendalikan stress say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0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usaha untuk mencapai tujuan jangka panjang dalam hidup say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1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yentuh dan tersentuh oleh orang-orang yang saya sayang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2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akan 2-3 porsi susu, yogurt, atau keju setiap ha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lastRenderedPageBreak/>
              <w:t>33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meriksa tubuh saya setidaknya setiap bulan unutk perubahan fisik atau tanda bahay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4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olahraga di sela-sela aktivitas sehari-hari (seperti berjalan saat mencari makan siang, mengalilhkan lift dengan tangga, parkir mobil atau motor jauh dari tujuan dan berjalan kaki)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5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yeimbangkan waktu anarata kerja dan bermai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6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rasa bahwa setaip hari itu menarik dan menantang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7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emukan cara untuk memenuhi kebutuhan keintiman (berkomunikasi, saling percaya ) saya dengan orang lai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8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 xml:space="preserve">Makan hanya 2-3 porsi dari kelompok dagin, unggas, ikan, kacang kering, telur setiap hari 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39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minta informasi dari tenaga kesehatan profesional tentang cara merawat diri sendi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0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meriksa denyut nadi saat  berolahrag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1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latih relaksasi atau meditasi selama 15-20 menit setiap ha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2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yadari apa yang penting dalam hidup say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lastRenderedPageBreak/>
              <w:t>43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dapatkan dukungan dari kelompok orang yang pedul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4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mbaca label untuk mengidentifikasi kandungan nutrisi, lemak, dan natrium dalam kemasan makan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5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ghadiri program pendidikan tentang perawatan kesehatan dir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6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capai target detak jantung saya saat berolahrag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7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Beristirahat untuk mencegah kelelah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8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rasa terhubung dengan kekuatan yang lebih besar dari saya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49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yelesaikan konflik dengan orang lain melalui diskusi dan kompromi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50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Sarapan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51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Mencari bimbingan dan konseling bila perlu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  <w:tr w:rsidR="00E60C1D" w:rsidRPr="00FF6AFA" w:rsidTr="001A4764">
        <w:tc>
          <w:tcPr>
            <w:tcW w:w="534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52.</w:t>
            </w:r>
          </w:p>
        </w:tc>
        <w:tc>
          <w:tcPr>
            <w:tcW w:w="3969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  <w:r w:rsidRPr="00FF6AFA">
              <w:t>Terbuka pada pengalaman dan tantangan baru</w:t>
            </w:r>
          </w:p>
        </w:tc>
        <w:tc>
          <w:tcPr>
            <w:tcW w:w="94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1043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51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  <w:tc>
          <w:tcPr>
            <w:tcW w:w="815" w:type="dxa"/>
            <w:shd w:val="clear" w:color="auto" w:fill="auto"/>
          </w:tcPr>
          <w:p w:rsidR="00E60C1D" w:rsidRPr="00FF6AFA" w:rsidRDefault="00E60C1D" w:rsidP="00FF6AFA">
            <w:pPr>
              <w:spacing w:line="360" w:lineRule="auto"/>
            </w:pPr>
          </w:p>
        </w:tc>
      </w:tr>
    </w:tbl>
    <w:p w:rsidR="00E60C1D" w:rsidRPr="00FF6AFA" w:rsidRDefault="00E60C1D" w:rsidP="00FF6AFA">
      <w:pPr>
        <w:spacing w:line="360" w:lineRule="auto"/>
        <w:rPr>
          <w:lang w:val="en-US"/>
        </w:rPr>
      </w:pPr>
    </w:p>
    <w:p w:rsidR="00FF6AFA" w:rsidRDefault="00FF6AFA" w:rsidP="00FF6AFA">
      <w:pPr>
        <w:spacing w:after="160" w:line="360" w:lineRule="auto"/>
        <w:rPr>
          <w:lang w:val="en-US"/>
        </w:rPr>
      </w:pPr>
      <w:r>
        <w:rPr>
          <w:lang w:val="en-US"/>
        </w:rPr>
        <w:t>Sumber :</w:t>
      </w:r>
    </w:p>
    <w:p w:rsidR="00E60C1D" w:rsidRPr="00267B24" w:rsidRDefault="00267B24" w:rsidP="00FF6AFA">
      <w:pPr>
        <w:spacing w:after="160" w:line="360" w:lineRule="auto"/>
        <w:rPr>
          <w:sz w:val="28"/>
          <w:lang w:val="en-US"/>
        </w:rPr>
      </w:pPr>
      <w:r w:rsidRPr="00267B24">
        <w:rPr>
          <w:noProof/>
        </w:rPr>
        <w:t>Tufaidah F, Purwaningsih P, Trimawati. Gambaran Perilaku Gaya Hidup Sehat Pada Remaja di Ungaran Kabupaten Semarang. Indones J Nurs Res. 2019;2(2).</w:t>
      </w:r>
    </w:p>
    <w:p w:rsidR="002F1853" w:rsidRDefault="002F1853" w:rsidP="00FF6AFA">
      <w:pPr>
        <w:spacing w:after="160" w:line="360" w:lineRule="auto"/>
        <w:rPr>
          <w:lang w:val="en-US"/>
        </w:rPr>
      </w:pPr>
    </w:p>
    <w:p w:rsidR="00693CB0" w:rsidRDefault="00693CB0" w:rsidP="00FF6AFA">
      <w:pPr>
        <w:spacing w:after="160" w:line="360" w:lineRule="auto"/>
        <w:rPr>
          <w:lang w:val="en-US"/>
        </w:rPr>
      </w:pPr>
    </w:p>
    <w:p w:rsidR="00267B24" w:rsidRPr="00FF6AFA" w:rsidRDefault="00267B24" w:rsidP="00FF6AFA">
      <w:pPr>
        <w:spacing w:after="160" w:line="360" w:lineRule="auto"/>
        <w:rPr>
          <w:lang w:val="en-US"/>
        </w:rPr>
      </w:pPr>
    </w:p>
    <w:p w:rsidR="00E60C1D" w:rsidRPr="00FF6AFA" w:rsidRDefault="00E60C1D" w:rsidP="00FF6AFA">
      <w:pPr>
        <w:spacing w:line="360" w:lineRule="auto"/>
        <w:jc w:val="center"/>
        <w:rPr>
          <w:b/>
          <w:lang w:val="en-US"/>
        </w:rPr>
      </w:pPr>
      <w:r w:rsidRPr="00FF6AFA">
        <w:rPr>
          <w:b/>
          <w:lang w:val="en-US"/>
        </w:rPr>
        <w:lastRenderedPageBreak/>
        <w:t>LEMBAR OBSERVASI</w:t>
      </w:r>
    </w:p>
    <w:p w:rsidR="00E60C1D" w:rsidRPr="00FF6AFA" w:rsidRDefault="00E60C1D" w:rsidP="00FF6AFA">
      <w:pPr>
        <w:spacing w:line="360" w:lineRule="auto"/>
        <w:jc w:val="center"/>
        <w:rPr>
          <w:b/>
          <w:lang w:val="en-US"/>
        </w:rPr>
      </w:pPr>
      <w:r w:rsidRPr="00FF6AFA">
        <w:rPr>
          <w:b/>
          <w:lang w:val="en-US"/>
        </w:rPr>
        <w:t>TINGKAT KEBUGARAN JASMANI</w:t>
      </w:r>
    </w:p>
    <w:p w:rsidR="00E60C1D" w:rsidRPr="00FF6AFA" w:rsidRDefault="00E60C1D" w:rsidP="00FF6AFA">
      <w:pPr>
        <w:spacing w:line="360" w:lineRule="auto"/>
      </w:pPr>
    </w:p>
    <w:p w:rsidR="00D80A8F" w:rsidRPr="00FF6AFA" w:rsidRDefault="00E60C1D" w:rsidP="00FF6AFA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Data Diri</w:t>
      </w:r>
    </w:p>
    <w:p w:rsidR="008E5890" w:rsidRPr="00FF6AFA" w:rsidRDefault="008E5890" w:rsidP="00FF6AFA">
      <w:pPr>
        <w:pStyle w:val="ListParagraph"/>
        <w:numPr>
          <w:ilvl w:val="0"/>
          <w:numId w:val="2"/>
        </w:numPr>
        <w:spacing w:line="360" w:lineRule="auto"/>
        <w:ind w:left="1080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Nama</w:t>
      </w:r>
      <w:r w:rsidRPr="00FF6AFA">
        <w:rPr>
          <w:rFonts w:ascii="Times New Roman" w:hAnsi="Times New Roman"/>
          <w:sz w:val="24"/>
          <w:szCs w:val="24"/>
        </w:rPr>
        <w:tab/>
      </w:r>
      <w:r w:rsidRPr="00FF6AFA">
        <w:rPr>
          <w:rFonts w:ascii="Times New Roman" w:hAnsi="Times New Roman"/>
          <w:sz w:val="24"/>
          <w:szCs w:val="24"/>
        </w:rPr>
        <w:tab/>
        <w:t>:</w:t>
      </w:r>
    </w:p>
    <w:p w:rsidR="008E5890" w:rsidRPr="00FF6AFA" w:rsidRDefault="008E5890" w:rsidP="00FF6AFA">
      <w:pPr>
        <w:pStyle w:val="ListParagraph"/>
        <w:numPr>
          <w:ilvl w:val="0"/>
          <w:numId w:val="2"/>
        </w:numPr>
        <w:spacing w:line="360" w:lineRule="auto"/>
        <w:ind w:left="1080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Usia</w:t>
      </w:r>
      <w:r w:rsidRPr="00FF6AFA">
        <w:rPr>
          <w:rFonts w:ascii="Times New Roman" w:hAnsi="Times New Roman"/>
          <w:sz w:val="24"/>
          <w:szCs w:val="24"/>
        </w:rPr>
        <w:tab/>
      </w:r>
      <w:r w:rsidRPr="00FF6AFA">
        <w:rPr>
          <w:rFonts w:ascii="Times New Roman" w:hAnsi="Times New Roman"/>
          <w:sz w:val="24"/>
          <w:szCs w:val="24"/>
        </w:rPr>
        <w:tab/>
        <w:t>:</w:t>
      </w:r>
    </w:p>
    <w:p w:rsidR="008E5890" w:rsidRPr="00FF6AFA" w:rsidRDefault="008E5890" w:rsidP="00FF6AFA">
      <w:pPr>
        <w:pStyle w:val="ListParagraph"/>
        <w:numPr>
          <w:ilvl w:val="0"/>
          <w:numId w:val="2"/>
        </w:numPr>
        <w:spacing w:line="360" w:lineRule="auto"/>
        <w:ind w:left="1080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Jenis Kelamin</w:t>
      </w:r>
      <w:r w:rsidRPr="00FF6AFA">
        <w:rPr>
          <w:rFonts w:ascii="Times New Roman" w:hAnsi="Times New Roman"/>
          <w:sz w:val="24"/>
          <w:szCs w:val="24"/>
        </w:rPr>
        <w:tab/>
        <w:t>:</w:t>
      </w:r>
    </w:p>
    <w:p w:rsidR="008E5890" w:rsidRPr="00FF6AFA" w:rsidRDefault="008E5890" w:rsidP="00FF6AFA">
      <w:pPr>
        <w:pStyle w:val="ListParagraph"/>
        <w:numPr>
          <w:ilvl w:val="0"/>
          <w:numId w:val="2"/>
        </w:numPr>
        <w:spacing w:line="360" w:lineRule="auto"/>
        <w:ind w:left="1080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Pekerjaan</w:t>
      </w:r>
      <w:r w:rsidRPr="00FF6AFA">
        <w:rPr>
          <w:rFonts w:ascii="Times New Roman" w:hAnsi="Times New Roman"/>
          <w:sz w:val="24"/>
          <w:szCs w:val="24"/>
        </w:rPr>
        <w:tab/>
      </w:r>
      <w:r w:rsidRPr="00FF6AFA">
        <w:rPr>
          <w:rFonts w:ascii="Times New Roman" w:hAnsi="Times New Roman"/>
          <w:sz w:val="24"/>
          <w:szCs w:val="24"/>
        </w:rPr>
        <w:tab/>
        <w:t>:</w:t>
      </w:r>
    </w:p>
    <w:p w:rsidR="008E5890" w:rsidRPr="00FF6AFA" w:rsidRDefault="008E5890" w:rsidP="00FF6AFA">
      <w:pPr>
        <w:pStyle w:val="ListParagraph"/>
        <w:numPr>
          <w:ilvl w:val="0"/>
          <w:numId w:val="2"/>
        </w:numPr>
        <w:spacing w:line="360" w:lineRule="auto"/>
        <w:ind w:left="1080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Riwayat Penyakit</w:t>
      </w:r>
      <w:r w:rsidRPr="00FF6AFA">
        <w:rPr>
          <w:rFonts w:ascii="Times New Roman" w:hAnsi="Times New Roman"/>
          <w:sz w:val="24"/>
          <w:szCs w:val="24"/>
        </w:rPr>
        <w:tab/>
        <w:t>:</w:t>
      </w:r>
    </w:p>
    <w:p w:rsidR="00E60C1D" w:rsidRPr="00FF6AFA" w:rsidRDefault="00E60C1D" w:rsidP="00FF6AFA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Hasil</w:t>
      </w:r>
    </w:p>
    <w:p w:rsidR="008E5890" w:rsidRPr="00FF6AFA" w:rsidRDefault="008E5890" w:rsidP="00FF6AFA">
      <w:pPr>
        <w:pStyle w:val="ListParagraph"/>
        <w:spacing w:line="360" w:lineRule="auto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Hasil waktu tempuh yang didapatkan responden dalam berlari dengan jarak tempuh 2400</w:t>
      </w:r>
      <w:r w:rsidR="00267B24">
        <w:rPr>
          <w:rFonts w:ascii="Times New Roman" w:hAnsi="Times New Roman"/>
          <w:sz w:val="24"/>
          <w:szCs w:val="24"/>
        </w:rPr>
        <w:t xml:space="preserve"> </w:t>
      </w:r>
      <w:r w:rsidRPr="00FF6AFA">
        <w:rPr>
          <w:rFonts w:ascii="Times New Roman" w:hAnsi="Times New Roman"/>
          <w:sz w:val="24"/>
          <w:szCs w:val="24"/>
        </w:rPr>
        <w:t>m adalah ………</w:t>
      </w:r>
    </w:p>
    <w:p w:rsidR="00E60C1D" w:rsidRPr="00FF6AFA" w:rsidRDefault="00E60C1D" w:rsidP="00FF6AFA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/>
          <w:sz w:val="24"/>
          <w:szCs w:val="24"/>
        </w:rPr>
      </w:pPr>
      <w:r w:rsidRPr="00FF6AFA">
        <w:rPr>
          <w:rFonts w:ascii="Times New Roman" w:hAnsi="Times New Roman"/>
          <w:sz w:val="24"/>
          <w:szCs w:val="24"/>
        </w:rPr>
        <w:t>Indeks Kebugaran Jasmani</w:t>
      </w:r>
    </w:p>
    <w:tbl>
      <w:tblPr>
        <w:tblW w:w="8280" w:type="dxa"/>
        <w:tblInd w:w="-5" w:type="dxa"/>
        <w:tblBorders>
          <w:top w:val="single" w:sz="4" w:space="0" w:color="231F20"/>
          <w:left w:val="single" w:sz="4" w:space="0" w:color="231F20"/>
          <w:bottom w:val="single" w:sz="4" w:space="0" w:color="231F20"/>
          <w:right w:val="single" w:sz="4" w:space="0" w:color="231F20"/>
          <w:insideH w:val="single" w:sz="4" w:space="0" w:color="231F20"/>
          <w:insideV w:val="single" w:sz="4" w:space="0" w:color="231F2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695"/>
        <w:gridCol w:w="1635"/>
        <w:gridCol w:w="2430"/>
        <w:gridCol w:w="2520"/>
      </w:tblGrid>
      <w:tr w:rsidR="00FF6AFA" w:rsidRPr="002F1853" w:rsidTr="00FF6AFA">
        <w:trPr>
          <w:trHeight w:val="295"/>
        </w:trPr>
        <w:tc>
          <w:tcPr>
            <w:tcW w:w="8280" w:type="dxa"/>
            <w:gridSpan w:val="4"/>
            <w:shd w:val="clear" w:color="auto" w:fill="DCDDDE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160" w:right="2150"/>
              <w:jc w:val="center"/>
              <w:rPr>
                <w:rFonts w:ascii="Times New Roman" w:hAnsi="Times New Roman" w:cs="Times New Roman"/>
                <w:b/>
              </w:rPr>
            </w:pPr>
            <w:r w:rsidRPr="002F1853">
              <w:rPr>
                <w:rFonts w:ascii="Times New Roman" w:hAnsi="Times New Roman" w:cs="Times New Roman"/>
                <w:b/>
                <w:color w:val="231F20"/>
              </w:rPr>
              <w:t>TABEL  TEST 2400 METER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vMerge w:val="restart"/>
            <w:shd w:val="clear" w:color="auto" w:fill="DCDDDE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459"/>
              <w:rPr>
                <w:rFonts w:ascii="Times New Roman" w:hAnsi="Times New Roman" w:cs="Times New Roman"/>
                <w:b/>
              </w:rPr>
            </w:pPr>
            <w:r w:rsidRPr="002F1853">
              <w:rPr>
                <w:rFonts w:ascii="Times New Roman" w:hAnsi="Times New Roman" w:cs="Times New Roman"/>
                <w:b/>
                <w:color w:val="231F20"/>
              </w:rPr>
              <w:t>UMUR</w:t>
            </w:r>
          </w:p>
        </w:tc>
        <w:tc>
          <w:tcPr>
            <w:tcW w:w="1635" w:type="dxa"/>
            <w:vMerge w:val="restart"/>
            <w:shd w:val="clear" w:color="auto" w:fill="DCDDDE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44"/>
              <w:rPr>
                <w:rFonts w:ascii="Times New Roman" w:hAnsi="Times New Roman" w:cs="Times New Roman"/>
                <w:b/>
              </w:rPr>
            </w:pPr>
            <w:r w:rsidRPr="002F1853">
              <w:rPr>
                <w:rFonts w:ascii="Times New Roman" w:hAnsi="Times New Roman" w:cs="Times New Roman"/>
                <w:b/>
                <w:color w:val="231F20"/>
              </w:rPr>
              <w:t>KATEGORI</w:t>
            </w:r>
          </w:p>
        </w:tc>
        <w:tc>
          <w:tcPr>
            <w:tcW w:w="4950" w:type="dxa"/>
            <w:gridSpan w:val="2"/>
            <w:shd w:val="clear" w:color="auto" w:fill="DCDDDE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825"/>
              <w:rPr>
                <w:rFonts w:ascii="Times New Roman" w:hAnsi="Times New Roman" w:cs="Times New Roman"/>
                <w:b/>
              </w:rPr>
            </w:pPr>
            <w:r w:rsidRPr="002F1853">
              <w:rPr>
                <w:rFonts w:ascii="Times New Roman" w:hAnsi="Times New Roman" w:cs="Times New Roman"/>
                <w:b/>
                <w:color w:val="231F20"/>
              </w:rPr>
              <w:t>HASIL TEST LARI 2400 METER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vMerge/>
            <w:tcBorders>
              <w:top w:val="nil"/>
            </w:tcBorders>
            <w:shd w:val="clear" w:color="auto" w:fill="DCDDDE"/>
          </w:tcPr>
          <w:p w:rsidR="00FF6AFA" w:rsidRPr="002F1853" w:rsidRDefault="00FF6AFA" w:rsidP="00FF6AFA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1635" w:type="dxa"/>
            <w:vMerge/>
            <w:tcBorders>
              <w:top w:val="nil"/>
            </w:tcBorders>
            <w:shd w:val="clear" w:color="auto" w:fill="DCDDDE"/>
          </w:tcPr>
          <w:p w:rsidR="00FF6AFA" w:rsidRPr="002F1853" w:rsidRDefault="00FF6AFA" w:rsidP="00FF6AFA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2430" w:type="dxa"/>
            <w:shd w:val="clear" w:color="auto" w:fill="DCDDDE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b/>
              </w:rPr>
            </w:pPr>
            <w:r w:rsidRPr="002F1853">
              <w:rPr>
                <w:rFonts w:ascii="Times New Roman" w:hAnsi="Times New Roman" w:cs="Times New Roman"/>
                <w:b/>
                <w:color w:val="231F20"/>
              </w:rPr>
              <w:t>PRIA</w:t>
            </w:r>
          </w:p>
        </w:tc>
        <w:tc>
          <w:tcPr>
            <w:tcW w:w="2520" w:type="dxa"/>
            <w:shd w:val="clear" w:color="auto" w:fill="DCDDDE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2"/>
              <w:jc w:val="center"/>
              <w:rPr>
                <w:rFonts w:ascii="Times New Roman" w:hAnsi="Times New Roman" w:cs="Times New Roman"/>
                <w:b/>
              </w:rPr>
            </w:pPr>
            <w:r w:rsidRPr="002F1853">
              <w:rPr>
                <w:rFonts w:ascii="Times New Roman" w:hAnsi="Times New Roman" w:cs="Times New Roman"/>
                <w:b/>
                <w:color w:val="231F20"/>
              </w:rPr>
              <w:t>WANITA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33" w:right="223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&lt; 30 tahun</w:t>
            </w: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 K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8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18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3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18.57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  <w:w w:val="97"/>
              </w:rPr>
              <w:t>K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4.30 - 17.59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5.47 – 18.56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  <w:w w:val="97"/>
              </w:rPr>
              <w:t>S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2.05 – 14.29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3.26 – 15.46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  <w:w w:val="97"/>
              </w:rPr>
              <w:t>B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0.20 – 12.04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0.59 – 13.25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 S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8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0.19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3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0.58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33" w:right="223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30-39 tahun</w:t>
            </w: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.K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8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18.57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3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21.11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.</w:t>
            </w:r>
          </w:p>
        </w:tc>
        <w:tc>
          <w:tcPr>
            <w:tcW w:w="243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5.47 – 18.56</w:t>
            </w:r>
          </w:p>
        </w:tc>
        <w:tc>
          <w:tcPr>
            <w:tcW w:w="2520" w:type="dxa"/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7.18 – 21.10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2.57 – 15.46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4.30 - 17.17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0.59 – 12.56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1.41 – 14.29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.S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0.58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1.40.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</w:rPr>
              <w:t>40-49 tahun</w:t>
            </w: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.K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21.11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24.00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7.18 – 21.10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9.09 – 23.59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3.57 – 17.17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5.47 – 19.08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1.41 – 13.56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2.30 – 15.46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.S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1. 40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2.29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jc w:val="center"/>
              <w:rPr>
                <w:rFonts w:ascii="Times New Roman" w:hAnsi="Times New Roman" w:cs="Times New Roman"/>
              </w:rPr>
            </w:pPr>
            <w:r w:rsidRPr="002F1853">
              <w:rPr>
                <w:rFonts w:ascii="Times New Roman" w:hAnsi="Times New Roman" w:cs="Times New Roman"/>
              </w:rPr>
              <w:t>&gt; 50 tahun</w:t>
            </w: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.K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22.30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Lebih dari 25.43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8.11 – 22.29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21.26 – 25.42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S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4.30 – 18.10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7.18 – 21.25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.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2,05 – 14.29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13.26 – 17.17</w:t>
            </w:r>
          </w:p>
        </w:tc>
      </w:tr>
      <w:tr w:rsidR="00FF6AFA" w:rsidRPr="002F1853" w:rsidTr="00FF6AFA">
        <w:trPr>
          <w:trHeight w:val="295"/>
        </w:trPr>
        <w:tc>
          <w:tcPr>
            <w:tcW w:w="169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before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5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105" w:right="90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BS</w:t>
            </w:r>
          </w:p>
        </w:tc>
        <w:tc>
          <w:tcPr>
            <w:tcW w:w="243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316" w:right="307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2.04</w:t>
            </w:r>
          </w:p>
        </w:tc>
        <w:tc>
          <w:tcPr>
            <w:tcW w:w="2520" w:type="dxa"/>
            <w:tcBorders>
              <w:top w:val="single" w:sz="4" w:space="0" w:color="231F20"/>
              <w:left w:val="single" w:sz="4" w:space="0" w:color="231F20"/>
              <w:bottom w:val="single" w:sz="4" w:space="0" w:color="231F20"/>
              <w:right w:val="single" w:sz="4" w:space="0" w:color="231F20"/>
            </w:tcBorders>
            <w:shd w:val="clear" w:color="auto" w:fill="E6E7E8"/>
          </w:tcPr>
          <w:p w:rsidR="00FF6AFA" w:rsidRPr="002F1853" w:rsidRDefault="00FF6AFA" w:rsidP="00FF6AFA">
            <w:pPr>
              <w:pStyle w:val="TableParagraph"/>
              <w:spacing w:line="360" w:lineRule="auto"/>
              <w:ind w:left="201" w:right="191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2F1853">
              <w:rPr>
                <w:rFonts w:ascii="Times New Roman" w:hAnsi="Times New Roman" w:cs="Times New Roman"/>
                <w:color w:val="231F20"/>
              </w:rPr>
              <w:t>Kurang dari 13.25</w:t>
            </w:r>
          </w:p>
        </w:tc>
      </w:tr>
    </w:tbl>
    <w:p w:rsidR="008E5890" w:rsidRDefault="008E5890" w:rsidP="00FF6AFA">
      <w:pPr>
        <w:spacing w:line="360" w:lineRule="auto"/>
      </w:pPr>
    </w:p>
    <w:p w:rsidR="002F1853" w:rsidRPr="00267B24" w:rsidRDefault="00267B24" w:rsidP="00267B24">
      <w:pPr>
        <w:spacing w:line="360" w:lineRule="auto"/>
        <w:rPr>
          <w:lang w:val="en-US"/>
        </w:rPr>
      </w:pPr>
      <w:r>
        <w:rPr>
          <w:lang w:val="en-US"/>
        </w:rPr>
        <w:t>Sumber :</w:t>
      </w:r>
      <w:r w:rsidR="002F1853" w:rsidRPr="00267B24">
        <w:rPr>
          <w:lang w:val="en-US"/>
        </w:rPr>
        <w:fldChar w:fldCharType="begin" w:fldLock="1"/>
      </w:r>
      <w:r w:rsidR="002F1853" w:rsidRPr="00267B24">
        <w:rPr>
          <w:lang w:val="en-US"/>
        </w:rPr>
        <w:instrText xml:space="preserve">ADDIN Mendeley Bibliography CSL_BIBLIOGRAPHY </w:instrText>
      </w:r>
      <w:r w:rsidR="002F1853" w:rsidRPr="00267B24">
        <w:rPr>
          <w:lang w:val="en-US"/>
        </w:rPr>
        <w:fldChar w:fldCharType="separate"/>
      </w:r>
    </w:p>
    <w:p w:rsidR="002F1853" w:rsidRPr="00267B24" w:rsidRDefault="002F1853" w:rsidP="00FF6AFA">
      <w:pPr>
        <w:spacing w:line="360" w:lineRule="auto"/>
        <w:rPr>
          <w:lang w:val="en-US"/>
        </w:rPr>
      </w:pPr>
      <w:r w:rsidRPr="00267B24">
        <w:rPr>
          <w:lang w:val="en-US"/>
        </w:rPr>
        <w:fldChar w:fldCharType="end"/>
      </w:r>
      <w:r w:rsidR="00267B24" w:rsidRPr="00267B24">
        <w:rPr>
          <w:noProof/>
        </w:rPr>
        <w:t xml:space="preserve"> </w:t>
      </w:r>
      <w:r w:rsidR="00267B24" w:rsidRPr="00267B24">
        <w:rPr>
          <w:noProof/>
        </w:rPr>
        <w:t>Sepdanius E, Rifki MS, Komaini A. Tes dan Pengukuran Olahraga. 2019;1:185.</w:t>
      </w:r>
    </w:p>
    <w:sectPr w:rsidR="002F1853" w:rsidRPr="00267B24" w:rsidSect="0081653F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rlito">
    <w:altName w:val="Arial"/>
    <w:charset w:val="00"/>
    <w:family w:val="swiss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054779C"/>
    <w:multiLevelType w:val="hybridMultilevel"/>
    <w:tmpl w:val="D1E83E6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B8D2474"/>
    <w:multiLevelType w:val="hybridMultilevel"/>
    <w:tmpl w:val="6B72794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60C1D"/>
    <w:rsid w:val="00267B24"/>
    <w:rsid w:val="002F1853"/>
    <w:rsid w:val="00693CB0"/>
    <w:rsid w:val="008E5890"/>
    <w:rsid w:val="00D80A8F"/>
    <w:rsid w:val="00E60C1D"/>
    <w:rsid w:val="00FF6A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2B01CCF-E453-4CE8-8DB0-FCD863FCCE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60C1D"/>
    <w:pPr>
      <w:spacing w:after="0"/>
    </w:pPr>
    <w:rPr>
      <w:rFonts w:ascii="Times New Roman" w:eastAsia="Calibri" w:hAnsi="Times New Roman" w:cs="Times New Roman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60C1D"/>
    <w:pPr>
      <w:spacing w:after="160"/>
      <w:ind w:left="720"/>
      <w:contextualSpacing/>
    </w:pPr>
    <w:rPr>
      <w:rFonts w:ascii="Calibri" w:hAnsi="Calibri"/>
      <w:sz w:val="22"/>
      <w:szCs w:val="22"/>
      <w:lang w:val="en-ID"/>
    </w:rPr>
  </w:style>
  <w:style w:type="paragraph" w:customStyle="1" w:styleId="TableParagraph">
    <w:name w:val="Table Paragraph"/>
    <w:basedOn w:val="Normal"/>
    <w:uiPriority w:val="1"/>
    <w:qFormat/>
    <w:rsid w:val="00FF6AFA"/>
    <w:pPr>
      <w:widowControl w:val="0"/>
      <w:autoSpaceDE w:val="0"/>
      <w:autoSpaceDN w:val="0"/>
      <w:spacing w:before="43" w:line="240" w:lineRule="auto"/>
    </w:pPr>
    <w:rPr>
      <w:rFonts w:ascii="Carlito" w:eastAsia="Carlito" w:hAnsi="Carlito" w:cs="Carlito"/>
      <w:sz w:val="22"/>
      <w:szCs w:val="22"/>
      <w:lang w:val="id"/>
    </w:rPr>
  </w:style>
  <w:style w:type="paragraph" w:styleId="NoSpacing">
    <w:name w:val="No Spacing"/>
    <w:uiPriority w:val="1"/>
    <w:qFormat/>
    <w:rsid w:val="00267B2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E30DDF-892C-4A55-BD6D-962C56CBED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8</Pages>
  <Words>848</Words>
  <Characters>483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endra Aji Monzera</dc:creator>
  <cp:keywords/>
  <dc:description/>
  <cp:lastModifiedBy>Mahendra Aji Monzera</cp:lastModifiedBy>
  <cp:revision>1</cp:revision>
  <dcterms:created xsi:type="dcterms:W3CDTF">2022-01-24T13:50:00Z</dcterms:created>
  <dcterms:modified xsi:type="dcterms:W3CDTF">2022-01-24T1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csl.mendeley.com/styles/542673651/poltekkessmg</vt:lpwstr>
  </property>
  <property fmtid="{D5CDD505-2E9C-101B-9397-08002B2CF9AE}" pid="21" name="Mendeley Recent Style Name 9_1">
    <vt:lpwstr>Vancouver - Mahendra Monzer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f7f4d0-94a2-3d0f-9bf0-54c177b674cd</vt:lpwstr>
  </property>
  <property fmtid="{D5CDD505-2E9C-101B-9397-08002B2CF9AE}" pid="24" name="Mendeley Citation Style_1">
    <vt:lpwstr>http://csl.mendeley.com/styles/542673651/poltekkessmg</vt:lpwstr>
  </property>
</Properties>
</file>